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23909" w:rsidRPr="00423612" w:rsidRDefault="00D63A19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Author/s:</w:t>
      </w:r>
      <w:r w:rsidR="007177FF"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ab/>
      </w: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first name, LAST NAME</w:t>
      </w:r>
      <w:r w:rsidR="007177FF"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 xml:space="preserve"> </w:t>
      </w:r>
    </w:p>
    <w:p w:rsidR="00D63A19" w:rsidRPr="00423612" w:rsidRDefault="007177FF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ab/>
      </w: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ab/>
        <w:t>Parent Institution, e-mail</w:t>
      </w:r>
    </w:p>
    <w:p w:rsidR="007177FF" w:rsidRPr="00423612" w:rsidRDefault="007177FF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</w:p>
    <w:p w:rsidR="00423612" w:rsidRPr="00423612" w:rsidRDefault="00423612" w:rsidP="00423612">
      <w:pPr>
        <w:spacing w:line="23" w:lineRule="atLeast"/>
        <w:jc w:val="center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</w:p>
    <w:p w:rsidR="007177FF" w:rsidRPr="00423612" w:rsidRDefault="007177FF" w:rsidP="00423612">
      <w:pPr>
        <w:spacing w:line="23" w:lineRule="atLeast"/>
        <w:jc w:val="center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TITLE OF THE PROPOSITION</w:t>
      </w:r>
    </w:p>
    <w:p w:rsidR="007177FF" w:rsidRPr="00423612" w:rsidRDefault="007177FF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</w:p>
    <w:p w:rsidR="00423612" w:rsidRPr="00423612" w:rsidRDefault="00423612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</w:p>
    <w:p w:rsidR="007177FF" w:rsidRPr="00423612" w:rsidRDefault="007177FF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ABSTRACT</w:t>
      </w:r>
    </w:p>
    <w:p w:rsidR="007177FF" w:rsidRPr="00423612" w:rsidRDefault="00423612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in Word format, Calibri (body) 11 font, row spacing 1.15, justified</w:t>
      </w:r>
      <w:r w:rsidR="007211F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, maximum 3000 characters.</w:t>
      </w:r>
    </w:p>
    <w:p w:rsidR="00423612" w:rsidRPr="00423612" w:rsidRDefault="00423612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</w:p>
    <w:p w:rsidR="00423612" w:rsidRPr="00423612" w:rsidRDefault="007177FF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 xml:space="preserve">KEYWORDS </w:t>
      </w:r>
    </w:p>
    <w:p w:rsidR="007177FF" w:rsidRDefault="007177FF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 w:rsidRPr="00423612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5 keywords maximum</w:t>
      </w:r>
    </w:p>
    <w:p w:rsidR="00BC1335" w:rsidRDefault="00BC1335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</w:p>
    <w:p w:rsidR="00BC1335" w:rsidRDefault="00CA3E86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REFERENCES</w:t>
      </w:r>
    </w:p>
    <w:p w:rsidR="00CA3E86" w:rsidRDefault="00CA3E86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APA style</w:t>
      </w:r>
    </w:p>
    <w:p w:rsidR="00A614B1" w:rsidRPr="00A614B1" w:rsidRDefault="00A614B1" w:rsidP="00A614B1">
      <w:pPr>
        <w:autoSpaceDE w:val="0"/>
        <w:adjustRightInd w:val="0"/>
        <w:spacing w:line="240" w:lineRule="atLeast"/>
        <w:ind w:left="480" w:hanging="480"/>
        <w:rPr>
          <w:rFonts w:ascii="Calibri" w:hAnsi="Calibri" w:cs="Calibri"/>
          <w:noProof/>
          <w:sz w:val="22"/>
        </w:rPr>
      </w:pP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fldChar w:fldCharType="begin" w:fldLock="1"/>
      </w: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instrText xml:space="preserve">ADDIN Mendeley Bibliography CSL_BIBLIOGRAPHY </w:instrText>
      </w: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fldChar w:fldCharType="separate"/>
      </w:r>
      <w:r w:rsidR="00CA3E86" w:rsidRPr="00A614B1">
        <w:rPr>
          <w:rFonts w:ascii="Calibri" w:hAnsi="Calibri" w:cs="Calibri"/>
          <w:noProof/>
          <w:sz w:val="22"/>
        </w:rPr>
        <w:t xml:space="preserve">Author, X. (2017). Title. </w:t>
      </w:r>
      <w:r w:rsidR="00CA3E86" w:rsidRPr="00A614B1">
        <w:rPr>
          <w:rFonts w:ascii="Calibri" w:hAnsi="Calibri" w:cs="Calibri"/>
          <w:i/>
          <w:iCs/>
          <w:noProof/>
          <w:sz w:val="22"/>
        </w:rPr>
        <w:t>Journal of Sport Tourism</w:t>
      </w:r>
      <w:r w:rsidR="00CA3E86" w:rsidRPr="00A614B1">
        <w:rPr>
          <w:rFonts w:ascii="Calibri" w:hAnsi="Calibri" w:cs="Calibri"/>
          <w:noProof/>
          <w:sz w:val="22"/>
        </w:rPr>
        <w:t xml:space="preserve">, </w:t>
      </w:r>
      <w:r w:rsidR="00CA3E86" w:rsidRPr="00A614B1">
        <w:rPr>
          <w:rFonts w:ascii="Calibri" w:hAnsi="Calibri" w:cs="Calibri"/>
          <w:i/>
          <w:iCs/>
          <w:noProof/>
          <w:sz w:val="22"/>
        </w:rPr>
        <w:t>1</w:t>
      </w:r>
      <w:r w:rsidR="00CA3E86" w:rsidRPr="00A614B1">
        <w:rPr>
          <w:rFonts w:ascii="Calibri" w:hAnsi="Calibri" w:cs="Calibri"/>
          <w:noProof/>
          <w:sz w:val="22"/>
        </w:rPr>
        <w:t>(2), 1–15.</w:t>
      </w:r>
      <w:r w:rsidR="00CA3E86">
        <w:rPr>
          <w:rFonts w:ascii="Calibri" w:hAnsi="Calibri" w:cs="Calibri"/>
          <w:noProof/>
          <w:sz w:val="22"/>
        </w:rPr>
        <w:t xml:space="preserve"> </w:t>
      </w:r>
    </w:p>
    <w:p w:rsidR="00923909" w:rsidRPr="00CA3E86" w:rsidRDefault="00A614B1" w:rsidP="00423612">
      <w:pPr>
        <w:spacing w:line="23" w:lineRule="atLeast"/>
        <w:jc w:val="both"/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</w:pP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fldChar w:fldCharType="end"/>
      </w:r>
    </w:p>
    <w:p w:rsidR="0010722F" w:rsidRPr="00D63A19" w:rsidRDefault="00CA3E86" w:rsidP="00D63A19">
      <w:pPr>
        <w:spacing w:line="23" w:lineRule="atLeast"/>
        <w:jc w:val="both"/>
        <w:rPr>
          <w:rFonts w:asciiTheme="minorHAnsi" w:hAnsiTheme="minorHAnsi" w:cstheme="minorHAnsi"/>
        </w:rPr>
      </w:pPr>
      <w:bookmarkStart w:id="0" w:name="_GoBack"/>
      <w:bookmarkEnd w:id="0"/>
    </w:p>
    <w:sectPr w:rsidR="0010722F" w:rsidRPr="00D63A19">
      <w:pgSz w:w="11906" w:h="16838"/>
      <w:pgMar w:top="1134" w:right="1134" w:bottom="1134" w:left="1134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A57B38"/>
    <w:multiLevelType w:val="hybridMultilevel"/>
    <w:tmpl w:val="A2089F84"/>
    <w:lvl w:ilvl="0" w:tplc="C4E62ABA">
      <w:start w:val="1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2B5F"/>
    <w:rsid w:val="0012051B"/>
    <w:rsid w:val="00423612"/>
    <w:rsid w:val="00473A45"/>
    <w:rsid w:val="007177FF"/>
    <w:rsid w:val="007211F2"/>
    <w:rsid w:val="00922B5F"/>
    <w:rsid w:val="00923909"/>
    <w:rsid w:val="00952A6E"/>
    <w:rsid w:val="009F3F22"/>
    <w:rsid w:val="00A614B1"/>
    <w:rsid w:val="00BC1335"/>
    <w:rsid w:val="00CA3E86"/>
    <w:rsid w:val="00D63A19"/>
    <w:rsid w:val="00EF70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2A6E99"/>
  <w15:chartTrackingRefBased/>
  <w15:docId w15:val="{1E41A742-F2B1-4D4C-8132-56C0851711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52A6E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SimSun" w:hAnsi="Times New Roman" w:cs="Lucida Sans"/>
      <w:kern w:val="3"/>
      <w:sz w:val="24"/>
      <w:szCs w:val="24"/>
      <w:lang w:val="en-GB" w:eastAsia="zh-CN" w:bidi="hi-I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22B5F"/>
    <w:rPr>
      <w:color w:val="0563C1" w:themeColor="hyperlink"/>
      <w:u w:val="single"/>
    </w:rPr>
  </w:style>
  <w:style w:type="paragraph" w:customStyle="1" w:styleId="Standard">
    <w:name w:val="Standard"/>
    <w:rsid w:val="00952A6E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SimSun" w:hAnsi="Times New Roman" w:cs="Lucida Sans"/>
      <w:kern w:val="3"/>
      <w:sz w:val="24"/>
      <w:szCs w:val="24"/>
      <w:lang w:val="en-GB" w:eastAsia="zh-CN" w:bidi="hi-IN"/>
    </w:rPr>
  </w:style>
  <w:style w:type="paragraph" w:styleId="Paragraphedeliste">
    <w:name w:val="List Paragraph"/>
    <w:basedOn w:val="Normal"/>
    <w:uiPriority w:val="34"/>
    <w:qFormat/>
    <w:rsid w:val="00952A6E"/>
    <w:pPr>
      <w:widowControl/>
      <w:suppressAutoHyphens w:val="0"/>
      <w:autoSpaceDN/>
      <w:spacing w:after="160" w:line="259" w:lineRule="auto"/>
      <w:ind w:left="720"/>
      <w:contextualSpacing/>
      <w:textAlignment w:val="auto"/>
    </w:pPr>
    <w:rPr>
      <w:rFonts w:asciiTheme="minorHAnsi" w:eastAsiaTheme="minorHAnsi" w:hAnsiTheme="minorHAnsi" w:cstheme="minorBidi"/>
      <w:kern w:val="0"/>
      <w:sz w:val="22"/>
      <w:szCs w:val="22"/>
      <w:lang w:val="fr-FR"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D7F946-B35E-448E-B2AC-287DC0955D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53</Words>
  <Characters>308</Characters>
  <Application>Microsoft Office Word</Application>
  <DocSecurity>0</DocSecurity>
  <Lines>2</Lines>
  <Paragraphs>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rsolya Czegledi</dc:creator>
  <cp:keywords/>
  <dc:description/>
  <cp:lastModifiedBy>Orsolya Czegledi</cp:lastModifiedBy>
  <cp:revision>4</cp:revision>
  <dcterms:created xsi:type="dcterms:W3CDTF">2017-09-19T11:59:00Z</dcterms:created>
  <dcterms:modified xsi:type="dcterms:W3CDTF">2017-09-28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7991e07-8caf-32e9-abbf-f313bf53d38c</vt:lpwstr>
  </property>
  <property fmtid="{D5CDD505-2E9C-101B-9397-08002B2CF9AE}" pid="24" name="Mendeley Citation Style_1">
    <vt:lpwstr>http://www.zotero.org/styles/apa</vt:lpwstr>
  </property>
</Properties>
</file>